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7604CE" w:rsidRDefault="00EC28CC" w:rsidP="000F2207">
      <w:pPr>
        <w:pStyle w:val="Title"/>
        <w:rPr>
          <w:color w:val="000000" w:themeColor="text1"/>
        </w:rPr>
      </w:pPr>
      <w:r w:rsidRPr="007604CE">
        <w:rPr>
          <w:color w:val="000000" w:themeColor="text1"/>
        </w:rPr>
        <w:t>International and Intercultural Communication</w:t>
      </w:r>
    </w:p>
    <w:p w:rsidR="00B823AA" w:rsidRPr="007604CE" w:rsidRDefault="00EC28CC" w:rsidP="00B823AA">
      <w:pPr>
        <w:pStyle w:val="Title2"/>
        <w:rPr>
          <w:color w:val="000000" w:themeColor="text1"/>
        </w:rPr>
      </w:pPr>
      <w:r w:rsidRPr="007604CE">
        <w:rPr>
          <w:color w:val="000000" w:themeColor="text1"/>
        </w:rPr>
        <w:t>Tiffany Reynoso</w:t>
      </w:r>
    </w:p>
    <w:p w:rsidR="00E81978" w:rsidRPr="007604CE" w:rsidRDefault="00EC28CC" w:rsidP="00B823AA">
      <w:pPr>
        <w:pStyle w:val="Title2"/>
        <w:rPr>
          <w:color w:val="000000" w:themeColor="text1"/>
        </w:rPr>
      </w:pPr>
      <w:sdt>
        <w:sdtPr>
          <w:rPr>
            <w:color w:val="000000" w:themeColor="text1"/>
          </w:r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 w:rsidRPr="007604CE">
            <w:rPr>
              <w:color w:val="000000" w:themeColor="text1"/>
            </w:rPr>
            <w:t>[Institutional Affiliation(s)]</w:t>
          </w:r>
        </w:sdtContent>
      </w:sdt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3F5409" w:rsidRPr="007604CE" w:rsidRDefault="003F5409" w:rsidP="00B823AA">
      <w:pPr>
        <w:pStyle w:val="Title2"/>
        <w:rPr>
          <w:color w:val="000000" w:themeColor="text1"/>
        </w:rPr>
      </w:pPr>
    </w:p>
    <w:p w:rsidR="00DF5845" w:rsidRPr="007604CE" w:rsidRDefault="00EC28CC" w:rsidP="00DF5845">
      <w:pPr>
        <w:pStyle w:val="Title"/>
        <w:rPr>
          <w:color w:val="000000" w:themeColor="text1"/>
        </w:rPr>
      </w:pPr>
      <w:r w:rsidRPr="007604CE">
        <w:rPr>
          <w:color w:val="000000" w:themeColor="text1"/>
        </w:rPr>
        <w:lastRenderedPageBreak/>
        <w:t>International and Intercultural Communication</w:t>
      </w:r>
    </w:p>
    <w:p w:rsidR="00DF5845" w:rsidRPr="007604CE" w:rsidRDefault="00EC28CC" w:rsidP="00EB007B">
      <w:pPr>
        <w:rPr>
          <w:color w:val="000000" w:themeColor="text1"/>
        </w:rPr>
      </w:pPr>
      <w:r w:rsidRPr="007604CE">
        <w:rPr>
          <w:color w:val="000000" w:themeColor="text1"/>
        </w:rPr>
        <w:t xml:space="preserve">Six cultural dimensions by Hofstede is the most eminent </w:t>
      </w:r>
      <w:r w:rsidR="00200E76" w:rsidRPr="007604CE">
        <w:rPr>
          <w:color w:val="000000" w:themeColor="text1"/>
        </w:rPr>
        <w:t xml:space="preserve">framework to distinguish between different cultures globally. These dimensions comprise individualism vs </w:t>
      </w:r>
      <w:r w:rsidR="00FE7138" w:rsidRPr="007604CE">
        <w:rPr>
          <w:color w:val="000000" w:themeColor="text1"/>
        </w:rPr>
        <w:t>collectivism, masculinity vs femininity, uncertainty avoidance,</w:t>
      </w:r>
      <w:r w:rsidR="004867D3" w:rsidRPr="007604CE">
        <w:rPr>
          <w:color w:val="000000" w:themeColor="text1"/>
        </w:rPr>
        <w:t xml:space="preserve"> long-term orientation, indulgence, and power distance</w:t>
      </w:r>
      <w:r w:rsidR="0035293D" w:rsidRPr="007604CE">
        <w:rPr>
          <w:color w:val="000000" w:themeColor="text1"/>
        </w:rPr>
        <w:t xml:space="preserve"> </w:t>
      </w:r>
      <w:r w:rsidR="0035293D" w:rsidRPr="007604CE">
        <w:rPr>
          <w:color w:val="000000" w:themeColor="text1"/>
        </w:rPr>
        <w:fldChar w:fldCharType="begin"/>
      </w:r>
      <w:r w:rsidR="0035293D" w:rsidRPr="007604CE">
        <w:rPr>
          <w:color w:val="000000" w:themeColor="text1"/>
        </w:rPr>
        <w:instrText xml:space="preserve"> ADDIN ZOTERO_ITEM CSL_CITATION {"citationID":"sIPUgGkT","properties":{"formattedCitation":"(Hofstede, 2009)","plainCitation":"(Hofstede, 2009)","noteIndex":0},"citationItems":[{"id":567,"uris":["http://zotero.org/users/local/orkqtrjP/items/2HJ6NLXG"],"uri":["http://zotero.org/users/local/orkqtrjP/items/2HJ6NLXG"],"itemData":{"id":567,"type":"book","title":"Geert Hofstede cultural dimensions","author":[{"family":"Hofstede","given":"Geert"}],"issued":{"date-parts":[["2009"]]}}}],"schema":"https://github.com/citation-style-language/schema/raw/master/csl-citation.json"} </w:instrText>
      </w:r>
      <w:r w:rsidR="0035293D" w:rsidRPr="007604CE">
        <w:rPr>
          <w:color w:val="000000" w:themeColor="text1"/>
        </w:rPr>
        <w:fldChar w:fldCharType="separate"/>
      </w:r>
      <w:r w:rsidR="0035293D" w:rsidRPr="007604CE">
        <w:rPr>
          <w:rFonts w:ascii="Times New Roman" w:hAnsi="Times New Roman" w:cs="Times New Roman"/>
          <w:color w:val="000000" w:themeColor="text1"/>
        </w:rPr>
        <w:t>(Hofstede, 2009)</w:t>
      </w:r>
      <w:r w:rsidR="0035293D" w:rsidRPr="007604CE">
        <w:rPr>
          <w:color w:val="000000" w:themeColor="text1"/>
        </w:rPr>
        <w:fldChar w:fldCharType="end"/>
      </w:r>
      <w:r w:rsidR="00FE3CC0" w:rsidRPr="007604CE">
        <w:rPr>
          <w:color w:val="000000" w:themeColor="text1"/>
        </w:rPr>
        <w:t xml:space="preserve">. </w:t>
      </w:r>
      <w:r w:rsidR="00EB007B" w:rsidRPr="007604CE">
        <w:rPr>
          <w:color w:val="000000" w:themeColor="text1"/>
        </w:rPr>
        <w:t xml:space="preserve">This paper seeks to analyze </w:t>
      </w:r>
      <w:r w:rsidR="002C7A76" w:rsidRPr="007604CE">
        <w:rPr>
          <w:color w:val="000000" w:themeColor="text1"/>
        </w:rPr>
        <w:t xml:space="preserve">the </w:t>
      </w:r>
      <w:r w:rsidR="00040339" w:rsidRPr="007604CE">
        <w:rPr>
          <w:color w:val="000000" w:themeColor="text1"/>
        </w:rPr>
        <w:t xml:space="preserve">cultural differences and </w:t>
      </w:r>
      <w:r w:rsidR="007604CE" w:rsidRPr="007604CE">
        <w:rPr>
          <w:color w:val="000000" w:themeColor="text1"/>
        </w:rPr>
        <w:t xml:space="preserve">similarities </w:t>
      </w:r>
      <w:r w:rsidR="00040339" w:rsidRPr="007604CE">
        <w:rPr>
          <w:color w:val="000000" w:themeColor="text1"/>
        </w:rPr>
        <w:t xml:space="preserve">between </w:t>
      </w:r>
      <w:r w:rsidR="00922BC5" w:rsidRPr="007604CE">
        <w:rPr>
          <w:color w:val="000000" w:themeColor="text1"/>
        </w:rPr>
        <w:t>Germany and the United States based on</w:t>
      </w:r>
      <w:r w:rsidR="00602A5B" w:rsidRPr="007604CE">
        <w:rPr>
          <w:color w:val="000000" w:themeColor="text1"/>
        </w:rPr>
        <w:t xml:space="preserve"> Hofstede's </w:t>
      </w:r>
      <w:r w:rsidR="00ED49F7" w:rsidRPr="007604CE">
        <w:rPr>
          <w:color w:val="000000" w:themeColor="text1"/>
        </w:rPr>
        <w:t>framework</w:t>
      </w:r>
      <w:r w:rsidR="007604CE" w:rsidRPr="007604CE">
        <w:rPr>
          <w:color w:val="000000" w:themeColor="text1"/>
        </w:rPr>
        <w:t xml:space="preserve"> of six cultural dimensions. </w:t>
      </w:r>
    </w:p>
    <w:p w:rsidR="00922BC5" w:rsidRPr="007604CE" w:rsidRDefault="00EC28CC" w:rsidP="00922BC5">
      <w:pPr>
        <w:pStyle w:val="Heading1"/>
        <w:rPr>
          <w:color w:val="000000" w:themeColor="text1"/>
        </w:rPr>
      </w:pPr>
      <w:r w:rsidRPr="007604CE">
        <w:rPr>
          <w:color w:val="000000" w:themeColor="text1"/>
        </w:rPr>
        <w:t>Comparison and Contrast</w:t>
      </w:r>
    </w:p>
    <w:p w:rsidR="005B633E" w:rsidRPr="007604CE" w:rsidRDefault="00EC28CC" w:rsidP="005B633E">
      <w:pPr>
        <w:rPr>
          <w:color w:val="000000" w:themeColor="text1"/>
        </w:rPr>
      </w:pPr>
      <w:r w:rsidRPr="007604CE">
        <w:rPr>
          <w:color w:val="000000" w:themeColor="text1"/>
        </w:rPr>
        <w:t xml:space="preserve">The first dimension of power distance helps to understand </w:t>
      </w:r>
      <w:r w:rsidR="001D01E1" w:rsidRPr="007604CE">
        <w:rPr>
          <w:color w:val="000000" w:themeColor="text1"/>
        </w:rPr>
        <w:t xml:space="preserve">the level </w:t>
      </w:r>
      <w:r w:rsidR="00951BDB" w:rsidRPr="007604CE">
        <w:rPr>
          <w:color w:val="000000" w:themeColor="text1"/>
        </w:rPr>
        <w:t xml:space="preserve">of differences </w:t>
      </w:r>
      <w:r w:rsidR="009452D8" w:rsidRPr="007604CE">
        <w:rPr>
          <w:color w:val="000000" w:themeColor="text1"/>
        </w:rPr>
        <w:t xml:space="preserve">in power distribution and acceptance of these differences by </w:t>
      </w:r>
      <w:r w:rsidR="00735467" w:rsidRPr="007604CE">
        <w:rPr>
          <w:color w:val="000000" w:themeColor="text1"/>
        </w:rPr>
        <w:t>less powerful. Both the countries</w:t>
      </w:r>
      <w:r w:rsidR="00780309" w:rsidRPr="007604CE">
        <w:rPr>
          <w:color w:val="000000" w:themeColor="text1"/>
        </w:rPr>
        <w:t xml:space="preserve">, the US and Germany score low on the dimension of power distance as revealed by </w:t>
      </w:r>
      <w:r w:rsidR="00D650B6" w:rsidRPr="007604CE">
        <w:rPr>
          <w:color w:val="000000" w:themeColor="text1"/>
        </w:rPr>
        <w:t xml:space="preserve">the scores, 40 and 35. It can be inferred from the scores; both nations promote and encourage </w:t>
      </w:r>
      <w:r w:rsidR="00E91189" w:rsidRPr="007604CE">
        <w:rPr>
          <w:color w:val="000000" w:themeColor="text1"/>
        </w:rPr>
        <w:t xml:space="preserve">cooperation and participative communication than control and competition. </w:t>
      </w:r>
      <w:r w:rsidR="00D73F71" w:rsidRPr="007604CE">
        <w:rPr>
          <w:color w:val="000000" w:themeColor="text1"/>
        </w:rPr>
        <w:t>Likewise, Germany and the US share a relatively similar score on the dimension of masculinity</w:t>
      </w:r>
      <w:r w:rsidR="00D41E91" w:rsidRPr="007604CE">
        <w:rPr>
          <w:color w:val="000000" w:themeColor="text1"/>
        </w:rPr>
        <w:t xml:space="preserve">. </w:t>
      </w:r>
      <w:r w:rsidR="001A54F2" w:rsidRPr="007604CE">
        <w:rPr>
          <w:color w:val="000000" w:themeColor="text1"/>
        </w:rPr>
        <w:t xml:space="preserve">Masculine cultures </w:t>
      </w:r>
      <w:r w:rsidR="00AB19FA" w:rsidRPr="007604CE">
        <w:rPr>
          <w:color w:val="000000" w:themeColor="text1"/>
        </w:rPr>
        <w:t xml:space="preserve">emphasize assertiveness, competition, and </w:t>
      </w:r>
      <w:r w:rsidR="00FA3025" w:rsidRPr="007604CE">
        <w:rPr>
          <w:color w:val="000000" w:themeColor="text1"/>
        </w:rPr>
        <w:t xml:space="preserve">material success. </w:t>
      </w:r>
      <w:r w:rsidR="007B0167" w:rsidRPr="007604CE">
        <w:rPr>
          <w:color w:val="000000" w:themeColor="text1"/>
        </w:rPr>
        <w:t xml:space="preserve">The US scores </w:t>
      </w:r>
      <w:r w:rsidR="00970420" w:rsidRPr="007604CE">
        <w:rPr>
          <w:color w:val="000000" w:themeColor="text1"/>
        </w:rPr>
        <w:t>62 on this dimension while Germany scores 66</w:t>
      </w:r>
      <w:r w:rsidR="00AB4C79" w:rsidRPr="007604CE">
        <w:rPr>
          <w:color w:val="000000" w:themeColor="text1"/>
        </w:rPr>
        <w:t xml:space="preserve"> and hence both cultures promote </w:t>
      </w:r>
      <w:r w:rsidR="007F0BE1" w:rsidRPr="007604CE">
        <w:rPr>
          <w:color w:val="000000" w:themeColor="text1"/>
        </w:rPr>
        <w:t xml:space="preserve">competition, accomplishment, and success. </w:t>
      </w:r>
      <w:r w:rsidR="003A2846" w:rsidRPr="007604CE">
        <w:rPr>
          <w:color w:val="000000" w:themeColor="text1"/>
        </w:rPr>
        <w:t xml:space="preserve">The typical American school system also exhibits this behavior </w:t>
      </w:r>
      <w:r w:rsidRPr="007604CE">
        <w:rPr>
          <w:color w:val="000000" w:themeColor="text1"/>
        </w:rPr>
        <w:t xml:space="preserve">where competition begins at the school level. </w:t>
      </w:r>
      <w:r w:rsidR="00367BCE" w:rsidRPr="007604CE">
        <w:rPr>
          <w:color w:val="000000" w:themeColor="text1"/>
        </w:rPr>
        <w:t>Success is a great motivator and one is always encouraged to perform best</w:t>
      </w:r>
      <w:r w:rsidR="00003D3C" w:rsidRPr="007604CE">
        <w:rPr>
          <w:color w:val="000000" w:themeColor="text1"/>
        </w:rPr>
        <w:t xml:space="preserve">. </w:t>
      </w:r>
    </w:p>
    <w:p w:rsidR="00C710A0" w:rsidRPr="007604CE" w:rsidRDefault="00EC28CC" w:rsidP="000C0015">
      <w:pPr>
        <w:rPr>
          <w:color w:val="000000" w:themeColor="text1"/>
        </w:rPr>
      </w:pPr>
      <w:r w:rsidRPr="007604CE">
        <w:rPr>
          <w:color w:val="000000" w:themeColor="text1"/>
        </w:rPr>
        <w:t xml:space="preserve">The third dimension of individualism </w:t>
      </w:r>
      <w:r w:rsidR="00022EE6" w:rsidRPr="007604CE">
        <w:rPr>
          <w:color w:val="000000" w:themeColor="text1"/>
        </w:rPr>
        <w:t xml:space="preserve">vs collectivism </w:t>
      </w:r>
      <w:r w:rsidR="002D1E12" w:rsidRPr="007604CE">
        <w:rPr>
          <w:color w:val="000000" w:themeColor="text1"/>
        </w:rPr>
        <w:t xml:space="preserve">shows a contrasting picture. The US has a very high score </w:t>
      </w:r>
      <w:r w:rsidR="00CF6A50" w:rsidRPr="007604CE">
        <w:rPr>
          <w:color w:val="000000" w:themeColor="text1"/>
        </w:rPr>
        <w:t xml:space="preserve">of 91 while Germany </w:t>
      </w:r>
      <w:r w:rsidR="00A06508" w:rsidRPr="007604CE">
        <w:rPr>
          <w:color w:val="000000" w:themeColor="text1"/>
        </w:rPr>
        <w:t xml:space="preserve">scores 67 in individualism. Individual </w:t>
      </w:r>
      <w:r w:rsidR="0033536D" w:rsidRPr="007604CE">
        <w:rPr>
          <w:color w:val="000000" w:themeColor="text1"/>
        </w:rPr>
        <w:t>goals and objectives hold a high significance in American culture</w:t>
      </w:r>
      <w:r w:rsidR="000E020D" w:rsidRPr="007604CE">
        <w:rPr>
          <w:color w:val="000000" w:themeColor="text1"/>
        </w:rPr>
        <w:t>, though both nations share the ideal of self-actualization</w:t>
      </w:r>
      <w:r w:rsidR="001060BD" w:rsidRPr="007604CE">
        <w:rPr>
          <w:color w:val="000000" w:themeColor="text1"/>
        </w:rPr>
        <w:t xml:space="preserve">, US shows a relatively high individualistic culture </w:t>
      </w:r>
      <w:r w:rsidR="0035293D" w:rsidRPr="007604CE">
        <w:rPr>
          <w:color w:val="000000" w:themeColor="text1"/>
        </w:rPr>
        <w:fldChar w:fldCharType="begin"/>
      </w:r>
      <w:r w:rsidR="0035293D" w:rsidRPr="007604CE">
        <w:rPr>
          <w:color w:val="000000" w:themeColor="text1"/>
        </w:rPr>
        <w:instrText xml:space="preserve"> ADDIN ZOTERO_ITEM CSL_CITATION {"citationID":"OBZFpUB9","properties":{"formattedCitation":"(Zha, Walczyk, Griffith-Ross, Tobacyk, &amp; Walczyk, 2006)","plainCitation":"(Zha, Walczyk, Griffith-Ross, Tobacyk, &amp; Walczyk, 2006)","noteIndex":0},"citationItems":[{"id":568,"uris":["http://zotero.org/users/local/orkqtrjP/items/DYACEUX2"],"uri":["http://zotero.org/users/local/orkqtrjP/items/DYACEUX2"],"itemData":{"id":568,"type":"article-journal","title":"The impact of culture and individualism–collectivism on the creative potential and achievement of American and Chinese adults","container-title":"Creativity Research Journal","page":"355-366","volume":"18","issue":"3","author":[{"family":"Zha","given":"Peijia"},{"family":"Walczyk","given":"Jeffrey J."},{"family":"Griffith-Ross","given":"Diana A."},{"family":"Tobacyk","given":"Jerome J."},{"family":"Walczyk","given":"Daniel F."}],"issued":{"date-parts":[["2006"]]}}}],"schema":"https://github.com/citation-style-language/schema/raw/master/csl-citation.json"} </w:instrText>
      </w:r>
      <w:r w:rsidR="0035293D" w:rsidRPr="007604CE">
        <w:rPr>
          <w:color w:val="000000" w:themeColor="text1"/>
        </w:rPr>
        <w:fldChar w:fldCharType="separate"/>
      </w:r>
      <w:r w:rsidR="0035293D" w:rsidRPr="007604CE">
        <w:rPr>
          <w:rFonts w:ascii="Times New Roman" w:hAnsi="Times New Roman" w:cs="Times New Roman"/>
          <w:color w:val="000000" w:themeColor="text1"/>
        </w:rPr>
        <w:t>(Zha, Walczyk, Griffith-Ross, Tobacyk, &amp; Walczyk, 2006)</w:t>
      </w:r>
      <w:r w:rsidR="0035293D" w:rsidRPr="007604CE">
        <w:rPr>
          <w:color w:val="000000" w:themeColor="text1"/>
        </w:rPr>
        <w:fldChar w:fldCharType="end"/>
      </w:r>
      <w:r w:rsidR="00B52013" w:rsidRPr="007604CE">
        <w:rPr>
          <w:color w:val="000000" w:themeColor="text1"/>
        </w:rPr>
        <w:t>.</w:t>
      </w:r>
      <w:r w:rsidR="00F61369" w:rsidRPr="007604CE">
        <w:rPr>
          <w:color w:val="000000" w:themeColor="text1"/>
        </w:rPr>
        <w:t xml:space="preserve"> The family system is Germany also stems from the </w:t>
      </w:r>
      <w:r w:rsidR="00F61369" w:rsidRPr="007604CE">
        <w:rPr>
          <w:color w:val="000000" w:themeColor="text1"/>
        </w:rPr>
        <w:lastRenderedPageBreak/>
        <w:t xml:space="preserve">individualistic culture </w:t>
      </w:r>
      <w:r w:rsidR="00093C89" w:rsidRPr="007604CE">
        <w:rPr>
          <w:color w:val="000000" w:themeColor="text1"/>
        </w:rPr>
        <w:t xml:space="preserve">and the joint family system is not encouraged rather smaller families are preferred. </w:t>
      </w:r>
      <w:r w:rsidR="008E2739" w:rsidRPr="007604CE">
        <w:rPr>
          <w:color w:val="000000" w:themeColor="text1"/>
        </w:rPr>
        <w:t xml:space="preserve">Uncertainty avoidance is reflective of risk-taking behavior and </w:t>
      </w:r>
      <w:r w:rsidR="00D06F82" w:rsidRPr="007604CE">
        <w:rPr>
          <w:color w:val="000000" w:themeColor="text1"/>
        </w:rPr>
        <w:t xml:space="preserve">inclination towards the innovation of members of </w:t>
      </w:r>
      <w:r w:rsidR="00C15292" w:rsidRPr="007604CE">
        <w:rPr>
          <w:color w:val="000000" w:themeColor="text1"/>
        </w:rPr>
        <w:t xml:space="preserve">society. Here Americans </w:t>
      </w:r>
      <w:r w:rsidR="0068478C" w:rsidRPr="007604CE">
        <w:rPr>
          <w:color w:val="000000" w:themeColor="text1"/>
        </w:rPr>
        <w:t xml:space="preserve">score less than Germany i.e. 46 as compared to 65. </w:t>
      </w:r>
      <w:r w:rsidR="001C3030" w:rsidRPr="007604CE">
        <w:rPr>
          <w:color w:val="000000" w:themeColor="text1"/>
        </w:rPr>
        <w:t xml:space="preserve">Americans are always welcoming to new ideas and show a high degree of acceptance when it comes to innovation and </w:t>
      </w:r>
      <w:r w:rsidR="00661C1E" w:rsidRPr="007604CE">
        <w:rPr>
          <w:color w:val="000000" w:themeColor="text1"/>
        </w:rPr>
        <w:t xml:space="preserve">something different and novel. Germans show a contrasting behavior in this regard. </w:t>
      </w:r>
    </w:p>
    <w:p w:rsidR="00841867" w:rsidRPr="007604CE" w:rsidRDefault="00EC28CC" w:rsidP="00841867">
      <w:pPr>
        <w:rPr>
          <w:color w:val="000000" w:themeColor="text1"/>
        </w:rPr>
      </w:pPr>
      <w:r w:rsidRPr="007604CE">
        <w:rPr>
          <w:color w:val="000000" w:themeColor="text1"/>
        </w:rPr>
        <w:t xml:space="preserve">The dimensions of long-term orientation and indulgence </w:t>
      </w:r>
      <w:r w:rsidR="00FC74F9" w:rsidRPr="007604CE">
        <w:rPr>
          <w:color w:val="000000" w:themeColor="text1"/>
        </w:rPr>
        <w:t>also reveal a</w:t>
      </w:r>
      <w:r w:rsidR="00BF72E3" w:rsidRPr="007604CE">
        <w:rPr>
          <w:color w:val="000000" w:themeColor="text1"/>
        </w:rPr>
        <w:t xml:space="preserve"> distinctive attitude. </w:t>
      </w:r>
      <w:r w:rsidR="00776C47" w:rsidRPr="007604CE">
        <w:rPr>
          <w:color w:val="000000" w:themeColor="text1"/>
        </w:rPr>
        <w:t xml:space="preserve">The US is rated very low on the dimension of long-term orientation </w:t>
      </w:r>
      <w:r w:rsidR="00A32110" w:rsidRPr="007604CE">
        <w:rPr>
          <w:color w:val="000000" w:themeColor="text1"/>
        </w:rPr>
        <w:t>i.e. 26 while Germany scores 83. This infers that Germans are ready to hang on a situation</w:t>
      </w:r>
      <w:r w:rsidR="009D4ACD" w:rsidRPr="007604CE">
        <w:rPr>
          <w:color w:val="000000" w:themeColor="text1"/>
        </w:rPr>
        <w:t xml:space="preserve">; they are very pragmatic. </w:t>
      </w:r>
      <w:r w:rsidR="00623498" w:rsidRPr="007604CE">
        <w:rPr>
          <w:color w:val="000000" w:themeColor="text1"/>
        </w:rPr>
        <w:t>On the other hand, Americans have a can-do attitude and stress on short term results</w:t>
      </w:r>
      <w:r w:rsidR="005A0279" w:rsidRPr="007604CE">
        <w:rPr>
          <w:color w:val="000000" w:themeColor="text1"/>
        </w:rPr>
        <w:t xml:space="preserve">. </w:t>
      </w:r>
      <w:r w:rsidR="008F397D" w:rsidRPr="007604CE">
        <w:rPr>
          <w:color w:val="000000" w:themeColor="text1"/>
        </w:rPr>
        <w:t xml:space="preserve">The dimension of indulgence deals with the gratification of human drives. Here Americans show a high score of 68 while Germans </w:t>
      </w:r>
      <w:r w:rsidR="000A031E" w:rsidRPr="007604CE">
        <w:rPr>
          <w:color w:val="000000" w:themeColor="text1"/>
        </w:rPr>
        <w:t xml:space="preserve">show a relatively low score of 40. </w:t>
      </w:r>
      <w:r w:rsidR="00562110" w:rsidRPr="007604CE">
        <w:rPr>
          <w:color w:val="000000" w:themeColor="text1"/>
        </w:rPr>
        <w:t>Germans are not inclined towards fun and leisure activities like Americans</w:t>
      </w:r>
      <w:r w:rsidRPr="007604CE">
        <w:rPr>
          <w:color w:val="000000" w:themeColor="text1"/>
        </w:rPr>
        <w:t>; they are restraint</w:t>
      </w:r>
      <w:r w:rsidRPr="007604CE">
        <w:rPr>
          <w:color w:val="000000" w:themeColor="text1"/>
        </w:rPr>
        <w:t xml:space="preserve"> in nature</w:t>
      </w:r>
      <w:r w:rsidR="00562110" w:rsidRPr="007604CE">
        <w:rPr>
          <w:color w:val="000000" w:themeColor="text1"/>
        </w:rPr>
        <w:t xml:space="preserve">. </w:t>
      </w:r>
    </w:p>
    <w:p w:rsidR="003606B3" w:rsidRPr="007604CE" w:rsidRDefault="00EC28CC" w:rsidP="003606B3">
      <w:pPr>
        <w:jc w:val="center"/>
        <w:rPr>
          <w:color w:val="000000" w:themeColor="text1"/>
        </w:rPr>
      </w:pPr>
      <w:r w:rsidRPr="007604CE">
        <w:rPr>
          <w:rStyle w:val="Heading1Char"/>
          <w:color w:val="000000" w:themeColor="text1"/>
        </w:rPr>
        <w:t>Recommendations to Business Organizations</w:t>
      </w:r>
      <w:r w:rsidRPr="007604CE">
        <w:rPr>
          <w:color w:val="000000" w:themeColor="text1"/>
        </w:rPr>
        <w:t xml:space="preserve"> </w:t>
      </w:r>
    </w:p>
    <w:p w:rsidR="00A41A2E" w:rsidRDefault="00EC28CC" w:rsidP="00304DF6">
      <w:pPr>
        <w:rPr>
          <w:color w:val="000000" w:themeColor="text1"/>
        </w:rPr>
      </w:pPr>
      <w:r w:rsidRPr="007604CE">
        <w:rPr>
          <w:color w:val="000000" w:themeColor="text1"/>
        </w:rPr>
        <w:t xml:space="preserve">An understanding of cultural differences and similarities helps managers and employees of business organizations </w:t>
      </w:r>
      <w:r w:rsidR="002D3B33" w:rsidRPr="007604CE">
        <w:rPr>
          <w:color w:val="000000" w:themeColor="text1"/>
        </w:rPr>
        <w:t xml:space="preserve">participating in global trade and business partnerships. </w:t>
      </w:r>
      <w:r w:rsidR="00CB48C9" w:rsidRPr="007604CE">
        <w:rPr>
          <w:color w:val="000000" w:themeColor="text1"/>
        </w:rPr>
        <w:t>In the case of Germany and the US, a lot of cultural similarities have been observed</w:t>
      </w:r>
      <w:r w:rsidR="00F94E66" w:rsidRPr="007604CE">
        <w:rPr>
          <w:color w:val="000000" w:themeColor="text1"/>
        </w:rPr>
        <w:t xml:space="preserve">, thus if organizations participate in business dealing, a little </w:t>
      </w:r>
      <w:r w:rsidR="00E57A6B" w:rsidRPr="007604CE">
        <w:rPr>
          <w:color w:val="000000" w:themeColor="text1"/>
        </w:rPr>
        <w:t xml:space="preserve">consideration has to be made by managers. </w:t>
      </w:r>
      <w:r w:rsidR="00A20142" w:rsidRPr="007604CE">
        <w:rPr>
          <w:color w:val="000000" w:themeColor="text1"/>
        </w:rPr>
        <w:t xml:space="preserve">Managers can consider immediate families of Germans when it comes to </w:t>
      </w:r>
      <w:r w:rsidR="0039196D" w:rsidRPr="007604CE">
        <w:rPr>
          <w:color w:val="000000" w:themeColor="text1"/>
        </w:rPr>
        <w:t xml:space="preserve">relocation decisions. Training pertaining to dimensions that </w:t>
      </w:r>
      <w:r w:rsidR="004E1CBE" w:rsidRPr="007604CE">
        <w:rPr>
          <w:color w:val="000000" w:themeColor="text1"/>
        </w:rPr>
        <w:t xml:space="preserve">show a high cultural difference </w:t>
      </w:r>
      <w:r w:rsidR="002F178D" w:rsidRPr="007604CE">
        <w:rPr>
          <w:color w:val="000000" w:themeColor="text1"/>
        </w:rPr>
        <w:t xml:space="preserve">alongside cross-communication training can </w:t>
      </w:r>
      <w:r w:rsidR="00431332" w:rsidRPr="007604CE">
        <w:rPr>
          <w:color w:val="000000" w:themeColor="text1"/>
        </w:rPr>
        <w:t>also be helpful in this regard</w:t>
      </w:r>
      <w:r w:rsidRPr="007604CE">
        <w:rPr>
          <w:color w:val="000000" w:themeColor="text1"/>
        </w:rPr>
        <w:t xml:space="preserve"> </w:t>
      </w:r>
      <w:r w:rsidRPr="007604CE">
        <w:rPr>
          <w:color w:val="000000" w:themeColor="text1"/>
        </w:rPr>
        <w:fldChar w:fldCharType="begin"/>
      </w:r>
      <w:r w:rsidRPr="007604CE">
        <w:rPr>
          <w:color w:val="000000" w:themeColor="text1"/>
        </w:rPr>
        <w:instrText xml:space="preserve"> ADDIN ZOTERO_ITEM CSL_CITATION {"citationID":"cFB6BxOS","properties":{"formattedCitation":"(Zakaria, 2000)","plai</w:instrText>
      </w:r>
      <w:r w:rsidRPr="007604CE">
        <w:rPr>
          <w:color w:val="000000" w:themeColor="text1"/>
        </w:rPr>
        <w:instrText>nCitation":"(Zakaria, 2000)","noteIndex":0},"citationItems":[{"id":570,"uris":["http://zotero.org/users/local/orkqtrjP/items/Y2LKHMYU"],"uri":["http://zotero.org/users/local/orkqtrjP/items/Y2LKHMYU"],"itemData":{"id":570,"type":"article-journal","title":"T</w:instrText>
      </w:r>
      <w:r w:rsidRPr="007604CE">
        <w:rPr>
          <w:color w:val="000000" w:themeColor="text1"/>
        </w:rPr>
        <w:instrText>he effects of cross-cultural training on the acculturation process of the global workforce","container-title":"International Journal of Manpower","page":"492-510","volume":"21","issue":"6","author":[{"family":"Zakaria","given":"Norhayati"}],"issued":{"date</w:instrText>
      </w:r>
      <w:r w:rsidRPr="007604CE">
        <w:rPr>
          <w:color w:val="000000" w:themeColor="text1"/>
        </w:rPr>
        <w:instrText xml:space="preserve">-parts":[["2000"]]}}}],"schema":"https://github.com/citation-style-language/schema/raw/master/csl-citation.json"} </w:instrText>
      </w:r>
      <w:r w:rsidRPr="007604CE">
        <w:rPr>
          <w:color w:val="000000" w:themeColor="text1"/>
        </w:rPr>
        <w:fldChar w:fldCharType="separate"/>
      </w:r>
      <w:r w:rsidRPr="007604CE">
        <w:rPr>
          <w:rFonts w:ascii="Times New Roman" w:hAnsi="Times New Roman" w:cs="Times New Roman"/>
          <w:color w:val="000000" w:themeColor="text1"/>
        </w:rPr>
        <w:t>(Zakaria, 2000)</w:t>
      </w:r>
      <w:r w:rsidRPr="007604CE">
        <w:rPr>
          <w:color w:val="000000" w:themeColor="text1"/>
        </w:rPr>
        <w:fldChar w:fldCharType="end"/>
      </w:r>
      <w:r w:rsidR="001B1C65" w:rsidRPr="007604CE">
        <w:rPr>
          <w:color w:val="000000" w:themeColor="text1"/>
        </w:rPr>
        <w:t>.</w:t>
      </w:r>
      <w:r w:rsidR="00431332" w:rsidRPr="007604CE">
        <w:rPr>
          <w:color w:val="000000" w:themeColor="text1"/>
        </w:rPr>
        <w:t xml:space="preserve"> Germans may withdraw from </w:t>
      </w:r>
      <w:r w:rsidR="00F6367D" w:rsidRPr="007604CE">
        <w:rPr>
          <w:color w:val="000000" w:themeColor="text1"/>
        </w:rPr>
        <w:t>business</w:t>
      </w:r>
      <w:r w:rsidR="00431332" w:rsidRPr="007604CE">
        <w:rPr>
          <w:color w:val="000000" w:themeColor="text1"/>
        </w:rPr>
        <w:t xml:space="preserve"> d</w:t>
      </w:r>
      <w:r w:rsidR="00F6367D" w:rsidRPr="007604CE">
        <w:rPr>
          <w:color w:val="000000" w:themeColor="text1"/>
        </w:rPr>
        <w:t>eals involving high risks owing to their low risk-taking attitude</w:t>
      </w:r>
      <w:r w:rsidR="00896758" w:rsidRPr="007604CE">
        <w:rPr>
          <w:color w:val="000000" w:themeColor="text1"/>
        </w:rPr>
        <w:t xml:space="preserve">. In such cases, effective communication </w:t>
      </w:r>
      <w:r w:rsidR="0011248A" w:rsidRPr="007604CE">
        <w:rPr>
          <w:color w:val="000000" w:themeColor="text1"/>
        </w:rPr>
        <w:t>can play a significant role</w:t>
      </w:r>
      <w:r w:rsidR="00424B09" w:rsidRPr="007604CE">
        <w:rPr>
          <w:color w:val="000000" w:themeColor="text1"/>
        </w:rPr>
        <w:t xml:space="preserve">. Managers of both organizations ought to consider </w:t>
      </w:r>
      <w:r w:rsidR="00C22AE4" w:rsidRPr="007604CE">
        <w:rPr>
          <w:color w:val="000000" w:themeColor="text1"/>
        </w:rPr>
        <w:lastRenderedPageBreak/>
        <w:t xml:space="preserve">cultural differences in indulgence and long-term orientation while making decisions. Patience and effective communication are pivotal since Americans seek short-term quick results </w:t>
      </w:r>
      <w:r w:rsidR="00842DFE" w:rsidRPr="007604CE">
        <w:rPr>
          <w:color w:val="000000" w:themeColor="text1"/>
        </w:rPr>
        <w:t xml:space="preserve">and responses while Germans take their time in planning and making decisions. </w:t>
      </w: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Default="00F43E8D" w:rsidP="00304DF6">
      <w:pPr>
        <w:rPr>
          <w:color w:val="000000" w:themeColor="text1"/>
        </w:rPr>
      </w:pPr>
    </w:p>
    <w:p w:rsidR="00F43E8D" w:rsidRPr="007604CE" w:rsidRDefault="00F43E8D" w:rsidP="00304DF6">
      <w:pPr>
        <w:rPr>
          <w:color w:val="000000" w:themeColor="text1"/>
        </w:rPr>
      </w:pPr>
    </w:p>
    <w:p w:rsidR="00A41A2E" w:rsidRPr="007604CE" w:rsidRDefault="00EC28CC" w:rsidP="00A41A2E">
      <w:pPr>
        <w:pStyle w:val="Heading1"/>
        <w:rPr>
          <w:color w:val="000000" w:themeColor="text1"/>
        </w:rPr>
      </w:pPr>
      <w:r w:rsidRPr="007604CE">
        <w:rPr>
          <w:color w:val="000000" w:themeColor="text1"/>
        </w:rPr>
        <w:lastRenderedPageBreak/>
        <w:t xml:space="preserve">References </w:t>
      </w:r>
    </w:p>
    <w:p w:rsidR="00A41A2E" w:rsidRPr="007604CE" w:rsidRDefault="00EC28CC" w:rsidP="00A41A2E">
      <w:pPr>
        <w:pStyle w:val="Bibliography"/>
        <w:ind w:left="0" w:firstLine="0"/>
        <w:rPr>
          <w:rFonts w:ascii="Times New Roman" w:hAnsi="Times New Roman" w:cs="Times New Roman"/>
          <w:color w:val="000000" w:themeColor="text1"/>
        </w:rPr>
      </w:pPr>
      <w:r w:rsidRPr="007604CE">
        <w:rPr>
          <w:color w:val="000000" w:themeColor="text1"/>
        </w:rPr>
        <w:fldChar w:fldCharType="begin"/>
      </w:r>
      <w:r w:rsidRPr="007604CE">
        <w:rPr>
          <w:color w:val="000000" w:themeColor="text1"/>
        </w:rPr>
        <w:instrText xml:space="preserve"> ADDIN ZOTERO_BIBL {"uncited":[],"omitted":[],"custom":[]} CSL_BIBLIOGRAPHY </w:instrText>
      </w:r>
      <w:r w:rsidRPr="007604CE">
        <w:rPr>
          <w:color w:val="000000" w:themeColor="text1"/>
        </w:rPr>
        <w:fldChar w:fldCharType="separate"/>
      </w:r>
      <w:r w:rsidRPr="007604CE">
        <w:rPr>
          <w:rFonts w:ascii="Times New Roman" w:hAnsi="Times New Roman" w:cs="Times New Roman"/>
          <w:color w:val="000000" w:themeColor="text1"/>
        </w:rPr>
        <w:t xml:space="preserve">Hofstede, G. (2009). </w:t>
      </w:r>
      <w:r w:rsidRPr="007604CE">
        <w:rPr>
          <w:rFonts w:ascii="Times New Roman" w:hAnsi="Times New Roman" w:cs="Times New Roman"/>
          <w:i/>
          <w:iCs/>
          <w:color w:val="000000" w:themeColor="text1"/>
        </w:rPr>
        <w:t>Geert Hofstede cultural d</w:t>
      </w:r>
      <w:r w:rsidRPr="007604CE">
        <w:rPr>
          <w:rFonts w:ascii="Times New Roman" w:hAnsi="Times New Roman" w:cs="Times New Roman"/>
          <w:i/>
          <w:iCs/>
          <w:color w:val="000000" w:themeColor="text1"/>
        </w:rPr>
        <w:t>imensions</w:t>
      </w:r>
      <w:r w:rsidRPr="007604CE">
        <w:rPr>
          <w:rFonts w:ascii="Times New Roman" w:hAnsi="Times New Roman" w:cs="Times New Roman"/>
          <w:color w:val="000000" w:themeColor="text1"/>
        </w:rPr>
        <w:t>.</w:t>
      </w:r>
    </w:p>
    <w:p w:rsidR="00A41A2E" w:rsidRPr="007604CE" w:rsidRDefault="00EC28CC" w:rsidP="00A41A2E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604CE">
        <w:rPr>
          <w:rFonts w:ascii="Times New Roman" w:hAnsi="Times New Roman" w:cs="Times New Roman"/>
          <w:color w:val="000000" w:themeColor="text1"/>
        </w:rPr>
        <w:t>Zakaria</w:t>
      </w:r>
      <w:bookmarkStart w:id="0" w:name="_GoBack"/>
      <w:bookmarkEnd w:id="0"/>
      <w:r w:rsidRPr="007604CE">
        <w:rPr>
          <w:rFonts w:ascii="Times New Roman" w:hAnsi="Times New Roman" w:cs="Times New Roman"/>
          <w:color w:val="000000" w:themeColor="text1"/>
        </w:rPr>
        <w:t xml:space="preserve">, N. (2000). The effects of cross-cultural training on the acculturation process of the global workforce. </w:t>
      </w:r>
      <w:r w:rsidRPr="007604CE">
        <w:rPr>
          <w:rFonts w:ascii="Times New Roman" w:hAnsi="Times New Roman" w:cs="Times New Roman"/>
          <w:i/>
          <w:iCs/>
          <w:color w:val="000000" w:themeColor="text1"/>
        </w:rPr>
        <w:t>International Journal of Manpower</w:t>
      </w:r>
      <w:r w:rsidRPr="007604CE">
        <w:rPr>
          <w:rFonts w:ascii="Times New Roman" w:hAnsi="Times New Roman" w:cs="Times New Roman"/>
          <w:color w:val="000000" w:themeColor="text1"/>
        </w:rPr>
        <w:t xml:space="preserve">, </w:t>
      </w:r>
      <w:r w:rsidRPr="007604CE">
        <w:rPr>
          <w:rFonts w:ascii="Times New Roman" w:hAnsi="Times New Roman" w:cs="Times New Roman"/>
          <w:i/>
          <w:iCs/>
          <w:color w:val="000000" w:themeColor="text1"/>
        </w:rPr>
        <w:t>21</w:t>
      </w:r>
      <w:r w:rsidRPr="007604CE">
        <w:rPr>
          <w:rFonts w:ascii="Times New Roman" w:hAnsi="Times New Roman" w:cs="Times New Roman"/>
          <w:color w:val="000000" w:themeColor="text1"/>
        </w:rPr>
        <w:t>(6), 492–510.</w:t>
      </w:r>
    </w:p>
    <w:p w:rsidR="00A41A2E" w:rsidRPr="007604CE" w:rsidRDefault="00EC28CC" w:rsidP="00A41A2E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604CE">
        <w:rPr>
          <w:rFonts w:ascii="Times New Roman" w:hAnsi="Times New Roman" w:cs="Times New Roman"/>
          <w:color w:val="000000" w:themeColor="text1"/>
        </w:rPr>
        <w:t>Zha, P., Walczyk, J. J., Griffith-Ross, D. A., Tobacyk, J. J., &amp; Walczyk, D. F. (</w:t>
      </w:r>
      <w:r w:rsidRPr="007604CE">
        <w:rPr>
          <w:rFonts w:ascii="Times New Roman" w:hAnsi="Times New Roman" w:cs="Times New Roman"/>
          <w:color w:val="000000" w:themeColor="text1"/>
        </w:rPr>
        <w:t xml:space="preserve">2006). The impact of culture and individualism–collectivism on the creative potential and achievement of American and Chinese adults. </w:t>
      </w:r>
      <w:r w:rsidRPr="007604CE">
        <w:rPr>
          <w:rFonts w:ascii="Times New Roman" w:hAnsi="Times New Roman" w:cs="Times New Roman"/>
          <w:i/>
          <w:iCs/>
          <w:color w:val="000000" w:themeColor="text1"/>
        </w:rPr>
        <w:t>Creativity Research Journal</w:t>
      </w:r>
      <w:r w:rsidRPr="007604CE">
        <w:rPr>
          <w:rFonts w:ascii="Times New Roman" w:hAnsi="Times New Roman" w:cs="Times New Roman"/>
          <w:color w:val="000000" w:themeColor="text1"/>
        </w:rPr>
        <w:t xml:space="preserve">, </w:t>
      </w:r>
      <w:r w:rsidRPr="007604CE">
        <w:rPr>
          <w:rFonts w:ascii="Times New Roman" w:hAnsi="Times New Roman" w:cs="Times New Roman"/>
          <w:i/>
          <w:iCs/>
          <w:color w:val="000000" w:themeColor="text1"/>
        </w:rPr>
        <w:t>18</w:t>
      </w:r>
      <w:r w:rsidRPr="007604CE">
        <w:rPr>
          <w:rFonts w:ascii="Times New Roman" w:hAnsi="Times New Roman" w:cs="Times New Roman"/>
          <w:color w:val="000000" w:themeColor="text1"/>
        </w:rPr>
        <w:t>(3), 355–366.</w:t>
      </w:r>
    </w:p>
    <w:p w:rsidR="0035293D" w:rsidRPr="007604CE" w:rsidRDefault="00EC28CC" w:rsidP="009B6731">
      <w:pPr>
        <w:rPr>
          <w:color w:val="000000" w:themeColor="text1"/>
        </w:rPr>
      </w:pPr>
      <w:r w:rsidRPr="007604CE">
        <w:rPr>
          <w:color w:val="000000" w:themeColor="text1"/>
        </w:rPr>
        <w:fldChar w:fldCharType="end"/>
      </w:r>
    </w:p>
    <w:sectPr w:rsidR="0035293D" w:rsidRPr="007604CE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C28CC" w:rsidRDefault="00EC28CC">
      <w:pPr>
        <w:spacing w:line="240" w:lineRule="auto"/>
      </w:pPr>
      <w:r>
        <w:separator/>
      </w:r>
    </w:p>
  </w:endnote>
  <w:endnote w:type="continuationSeparator" w:id="0">
    <w:p w:rsidR="00EC28CC" w:rsidRDefault="00EC28C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C28CC" w:rsidRDefault="00EC28CC">
      <w:pPr>
        <w:spacing w:line="240" w:lineRule="auto"/>
      </w:pPr>
      <w:r>
        <w:separator/>
      </w:r>
    </w:p>
  </w:footnote>
  <w:footnote w:type="continuationSeparator" w:id="0">
    <w:p w:rsidR="00EC28CC" w:rsidRDefault="00EC28C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EC28CC">
    <w:pPr>
      <w:pStyle w:val="Header"/>
    </w:pPr>
    <w:r>
      <w:rPr>
        <w:rStyle w:val="Strong"/>
      </w:rPr>
      <w:t>HRM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43E8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EC28CC">
    <w:pPr>
      <w:pStyle w:val="Header"/>
      <w:rPr>
        <w:rStyle w:val="Strong"/>
      </w:rPr>
    </w:pPr>
    <w:r>
      <w:t xml:space="preserve">Running head: </w:t>
    </w:r>
    <w:r w:rsidR="000F2207" w:rsidRPr="000F2207">
      <w:t>HRM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43E8D" w:rsidRPr="00F43E8D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2417CC6"/>
    <w:multiLevelType w:val="hybridMultilevel"/>
    <w:tmpl w:val="23D4C946"/>
    <w:lvl w:ilvl="0" w:tplc="6FD811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ADA4ED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982FE2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6D093C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42C2C1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0022BA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E00F6B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68A517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4E0274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39B5"/>
    <w:rsid w:val="00002B29"/>
    <w:rsid w:val="00003D3C"/>
    <w:rsid w:val="00022EE6"/>
    <w:rsid w:val="00040339"/>
    <w:rsid w:val="00093C89"/>
    <w:rsid w:val="000A031E"/>
    <w:rsid w:val="000A40AE"/>
    <w:rsid w:val="000C0015"/>
    <w:rsid w:val="000C1F77"/>
    <w:rsid w:val="000D1FD0"/>
    <w:rsid w:val="000D3F41"/>
    <w:rsid w:val="000E020D"/>
    <w:rsid w:val="000F2207"/>
    <w:rsid w:val="001043B6"/>
    <w:rsid w:val="001060BD"/>
    <w:rsid w:val="0011248A"/>
    <w:rsid w:val="00120D8C"/>
    <w:rsid w:val="0012295E"/>
    <w:rsid w:val="00156E81"/>
    <w:rsid w:val="001A54F2"/>
    <w:rsid w:val="001B1C65"/>
    <w:rsid w:val="001C3030"/>
    <w:rsid w:val="001D01E1"/>
    <w:rsid w:val="001D3AEE"/>
    <w:rsid w:val="00200E76"/>
    <w:rsid w:val="00235295"/>
    <w:rsid w:val="00236FBC"/>
    <w:rsid w:val="002478E5"/>
    <w:rsid w:val="002513E9"/>
    <w:rsid w:val="00280CC0"/>
    <w:rsid w:val="00296FED"/>
    <w:rsid w:val="002C7A76"/>
    <w:rsid w:val="002D1E12"/>
    <w:rsid w:val="002D2369"/>
    <w:rsid w:val="002D3B33"/>
    <w:rsid w:val="002F178D"/>
    <w:rsid w:val="00304DF6"/>
    <w:rsid w:val="0033536D"/>
    <w:rsid w:val="0035293D"/>
    <w:rsid w:val="00355DCA"/>
    <w:rsid w:val="003606B3"/>
    <w:rsid w:val="00367BCE"/>
    <w:rsid w:val="00386E26"/>
    <w:rsid w:val="00391219"/>
    <w:rsid w:val="0039196D"/>
    <w:rsid w:val="003A2846"/>
    <w:rsid w:val="003C5961"/>
    <w:rsid w:val="003D584B"/>
    <w:rsid w:val="003D66CB"/>
    <w:rsid w:val="003F5409"/>
    <w:rsid w:val="00424B09"/>
    <w:rsid w:val="00431332"/>
    <w:rsid w:val="004425E5"/>
    <w:rsid w:val="00445E12"/>
    <w:rsid w:val="004559FF"/>
    <w:rsid w:val="004724D7"/>
    <w:rsid w:val="004867D3"/>
    <w:rsid w:val="00492655"/>
    <w:rsid w:val="004E1CBE"/>
    <w:rsid w:val="004F5259"/>
    <w:rsid w:val="0053530A"/>
    <w:rsid w:val="0054276E"/>
    <w:rsid w:val="00551A02"/>
    <w:rsid w:val="005534FA"/>
    <w:rsid w:val="00562110"/>
    <w:rsid w:val="00595E6E"/>
    <w:rsid w:val="005A0279"/>
    <w:rsid w:val="005B3A43"/>
    <w:rsid w:val="005B633E"/>
    <w:rsid w:val="005C39B5"/>
    <w:rsid w:val="005D3A03"/>
    <w:rsid w:val="005E6AF9"/>
    <w:rsid w:val="005F1972"/>
    <w:rsid w:val="005F6BDF"/>
    <w:rsid w:val="00602A5B"/>
    <w:rsid w:val="00623034"/>
    <w:rsid w:val="00623498"/>
    <w:rsid w:val="00661C1E"/>
    <w:rsid w:val="00671B8D"/>
    <w:rsid w:val="0068478C"/>
    <w:rsid w:val="006C003C"/>
    <w:rsid w:val="006D33BA"/>
    <w:rsid w:val="006F0E98"/>
    <w:rsid w:val="00722BDE"/>
    <w:rsid w:val="00727895"/>
    <w:rsid w:val="00733525"/>
    <w:rsid w:val="00735467"/>
    <w:rsid w:val="007604CE"/>
    <w:rsid w:val="00776C47"/>
    <w:rsid w:val="00780309"/>
    <w:rsid w:val="00797F6D"/>
    <w:rsid w:val="007A568F"/>
    <w:rsid w:val="007B0167"/>
    <w:rsid w:val="007F0BE1"/>
    <w:rsid w:val="008002C0"/>
    <w:rsid w:val="00841867"/>
    <w:rsid w:val="00842DFE"/>
    <w:rsid w:val="00896758"/>
    <w:rsid w:val="008B0E56"/>
    <w:rsid w:val="008C1D7A"/>
    <w:rsid w:val="008C5323"/>
    <w:rsid w:val="008C6EC8"/>
    <w:rsid w:val="008D477A"/>
    <w:rsid w:val="008D5F9A"/>
    <w:rsid w:val="008E2739"/>
    <w:rsid w:val="008E3AC1"/>
    <w:rsid w:val="008F397D"/>
    <w:rsid w:val="00906227"/>
    <w:rsid w:val="009223E3"/>
    <w:rsid w:val="00922BC5"/>
    <w:rsid w:val="009452D8"/>
    <w:rsid w:val="00951BDB"/>
    <w:rsid w:val="00955B0D"/>
    <w:rsid w:val="009635BC"/>
    <w:rsid w:val="00970420"/>
    <w:rsid w:val="009A6A3B"/>
    <w:rsid w:val="009B6731"/>
    <w:rsid w:val="009D4ACD"/>
    <w:rsid w:val="009F3B9B"/>
    <w:rsid w:val="00A06508"/>
    <w:rsid w:val="00A20142"/>
    <w:rsid w:val="00A32110"/>
    <w:rsid w:val="00A41A2E"/>
    <w:rsid w:val="00A666A0"/>
    <w:rsid w:val="00A90E14"/>
    <w:rsid w:val="00AB19FA"/>
    <w:rsid w:val="00AB4C79"/>
    <w:rsid w:val="00B22372"/>
    <w:rsid w:val="00B45D3B"/>
    <w:rsid w:val="00B4615C"/>
    <w:rsid w:val="00B52013"/>
    <w:rsid w:val="00B566CC"/>
    <w:rsid w:val="00B721CB"/>
    <w:rsid w:val="00B823AA"/>
    <w:rsid w:val="00B8548E"/>
    <w:rsid w:val="00BA45DB"/>
    <w:rsid w:val="00BB21FD"/>
    <w:rsid w:val="00BE3C46"/>
    <w:rsid w:val="00BF4184"/>
    <w:rsid w:val="00BF72E3"/>
    <w:rsid w:val="00C0601E"/>
    <w:rsid w:val="00C15292"/>
    <w:rsid w:val="00C22AE4"/>
    <w:rsid w:val="00C31D30"/>
    <w:rsid w:val="00C370BD"/>
    <w:rsid w:val="00C43399"/>
    <w:rsid w:val="00C433A1"/>
    <w:rsid w:val="00C710A0"/>
    <w:rsid w:val="00C97C01"/>
    <w:rsid w:val="00CB48C9"/>
    <w:rsid w:val="00CC7357"/>
    <w:rsid w:val="00CD6E39"/>
    <w:rsid w:val="00CF6A50"/>
    <w:rsid w:val="00CF6E91"/>
    <w:rsid w:val="00D03DF9"/>
    <w:rsid w:val="00D06F82"/>
    <w:rsid w:val="00D151D3"/>
    <w:rsid w:val="00D30337"/>
    <w:rsid w:val="00D3224B"/>
    <w:rsid w:val="00D343E0"/>
    <w:rsid w:val="00D41E91"/>
    <w:rsid w:val="00D650B6"/>
    <w:rsid w:val="00D73F71"/>
    <w:rsid w:val="00D85B68"/>
    <w:rsid w:val="00DF5845"/>
    <w:rsid w:val="00E57A6B"/>
    <w:rsid w:val="00E6004D"/>
    <w:rsid w:val="00E81978"/>
    <w:rsid w:val="00E91189"/>
    <w:rsid w:val="00E93155"/>
    <w:rsid w:val="00E96000"/>
    <w:rsid w:val="00E979DD"/>
    <w:rsid w:val="00EB007B"/>
    <w:rsid w:val="00EB7BB3"/>
    <w:rsid w:val="00EC2620"/>
    <w:rsid w:val="00EC28CC"/>
    <w:rsid w:val="00ED49F7"/>
    <w:rsid w:val="00EE4AB2"/>
    <w:rsid w:val="00EE5314"/>
    <w:rsid w:val="00F379B7"/>
    <w:rsid w:val="00F43E8D"/>
    <w:rsid w:val="00F525FA"/>
    <w:rsid w:val="00F61369"/>
    <w:rsid w:val="00F6367D"/>
    <w:rsid w:val="00F82768"/>
    <w:rsid w:val="00F94E66"/>
    <w:rsid w:val="00FA3025"/>
    <w:rsid w:val="00FC553F"/>
    <w:rsid w:val="00FC6433"/>
    <w:rsid w:val="00FC74F9"/>
    <w:rsid w:val="00FE3CC0"/>
    <w:rsid w:val="00FE7138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2F4B41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F736C"/>
    <w:rsid w:val="00182DCA"/>
    <w:rsid w:val="00271548"/>
    <w:rsid w:val="00297C38"/>
    <w:rsid w:val="002F4B41"/>
    <w:rsid w:val="00321589"/>
    <w:rsid w:val="005E4BEC"/>
    <w:rsid w:val="00722BDE"/>
    <w:rsid w:val="00812BE0"/>
    <w:rsid w:val="008A5213"/>
    <w:rsid w:val="00A91B7B"/>
    <w:rsid w:val="00BA48ED"/>
    <w:rsid w:val="00CC55B5"/>
    <w:rsid w:val="00CF0618"/>
    <w:rsid w:val="00FB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75</Words>
  <Characters>6129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12-03T16:20:00Z</dcterms:created>
  <dcterms:modified xsi:type="dcterms:W3CDTF">2019-12-03T1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YrHhvTZ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